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481933C" w14:textId="77777777" w:rsidR="00E90AED" w:rsidRPr="004A155F" w:rsidRDefault="00E90AED" w:rsidP="00E90AED">
      <w:pPr>
        <w:pStyle w:val="papertitle"/>
      </w:pPr>
      <w:r w:rsidRPr="004A155F">
        <w:t>Server for Asynchronous Protocols Mocking</w:t>
      </w:r>
    </w:p>
    <w:p w14:paraId="12C40867" w14:textId="1E9703D3" w:rsidR="0021042E" w:rsidRPr="004A155F" w:rsidRDefault="00A33017">
      <w:pPr>
        <w:rPr>
          <w:rFonts w:ascii="Times New Roman" w:hAnsi="Times New Roman" w:cs="Times New Roman"/>
        </w:rPr>
      </w:pPr>
    </w:p>
    <w:p w14:paraId="227A812F" w14:textId="7BAF99A7" w:rsidR="00E90AED" w:rsidRPr="004A155F" w:rsidRDefault="00D96606" w:rsidP="00D96606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 Introduction</w:t>
      </w:r>
    </w:p>
    <w:p w14:paraId="1AA683BF" w14:textId="5BD570E9" w:rsidR="00D96606" w:rsidRPr="004A155F" w:rsidRDefault="00D96606" w:rsidP="00D96606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The reasons for project</w:t>
      </w:r>
      <w:r w:rsidR="0024317C" w:rsidRPr="004A155F">
        <w:rPr>
          <w:rFonts w:ascii="Times New Roman" w:hAnsi="Times New Roman" w:cs="Times New Roman"/>
        </w:rPr>
        <w:t xml:space="preserve"> (briefly, will tell more in the main body)</w:t>
      </w:r>
      <w:r w:rsidRPr="004A155F">
        <w:rPr>
          <w:rFonts w:ascii="Times New Roman" w:hAnsi="Times New Roman" w:cs="Times New Roman"/>
        </w:rPr>
        <w:t>:</w:t>
      </w:r>
    </w:p>
    <w:p w14:paraId="0B2EDF86" w14:textId="56010798" w:rsidR="00D96606" w:rsidRPr="004A155F" w:rsidRDefault="00B66396" w:rsidP="00B6639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Mocking r</w:t>
      </w:r>
      <w:r w:rsidR="00D96606" w:rsidRPr="004A155F">
        <w:rPr>
          <w:rFonts w:ascii="Times New Roman" w:hAnsi="Times New Roman" w:cs="Times New Roman"/>
        </w:rPr>
        <w:t>educ</w:t>
      </w:r>
      <w:r w:rsidRPr="004A155F">
        <w:rPr>
          <w:rFonts w:ascii="Times New Roman" w:hAnsi="Times New Roman" w:cs="Times New Roman"/>
        </w:rPr>
        <w:t>es</w:t>
      </w:r>
      <w:r w:rsidR="00D96606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dependencies between teams</w:t>
      </w:r>
      <w:r w:rsidR="00ED4038">
        <w:rPr>
          <w:rFonts w:ascii="Times New Roman" w:hAnsi="Times New Roman" w:cs="Times New Roman"/>
        </w:rPr>
        <w:t xml:space="preserve"> </w:t>
      </w:r>
      <w:r w:rsidR="00437F02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1], [2]","plainTextFormattedCitation":"[1], [2]","previouslyFormattedCitation":"[1], [2]"},"properties":{"noteIndex":0},"schema":"https://github.com/citation-style-language/schema/raw/master/csl-citation.json"}</w:instrText>
      </w:r>
      <w:r w:rsidR="00437F02" w:rsidRPr="004A155F">
        <w:rPr>
          <w:rFonts w:ascii="Times New Roman" w:hAnsi="Times New Roman" w:cs="Times New Roman"/>
        </w:rPr>
        <w:fldChar w:fldCharType="separate"/>
      </w:r>
      <w:r w:rsidR="00437F02" w:rsidRPr="004A155F">
        <w:rPr>
          <w:rFonts w:ascii="Times New Roman" w:hAnsi="Times New Roman" w:cs="Times New Roman"/>
          <w:noProof/>
        </w:rPr>
        <w:t>[1], [2]</w:t>
      </w:r>
      <w:r w:rsidR="00437F02" w:rsidRPr="004A155F">
        <w:rPr>
          <w:rFonts w:ascii="Times New Roman" w:hAnsi="Times New Roman" w:cs="Times New Roman"/>
        </w:rPr>
        <w:fldChar w:fldCharType="end"/>
      </w:r>
      <w:r w:rsidR="00D96606" w:rsidRPr="004A155F">
        <w:rPr>
          <w:rFonts w:ascii="Times New Roman" w:hAnsi="Times New Roman" w:cs="Times New Roman"/>
        </w:rPr>
        <w:t xml:space="preserve"> (</w:t>
      </w:r>
      <w:hyperlink r:id="rId6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7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="00D96606" w:rsidRPr="004A155F">
        <w:rPr>
          <w:rFonts w:ascii="Times New Roman" w:hAnsi="Times New Roman" w:cs="Times New Roman"/>
        </w:rPr>
        <w:t>)</w:t>
      </w:r>
    </w:p>
    <w:p w14:paraId="2C4118C5" w14:textId="03F0538A" w:rsidR="00B66396" w:rsidRPr="004A155F" w:rsidRDefault="00B66396" w:rsidP="00B6639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Mocking helps to prototype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1]</w:t>
      </w:r>
      <w:r w:rsidR="00A258D0" w:rsidRPr="004A155F">
        <w:rPr>
          <w:rFonts w:ascii="Times New Roman" w:hAnsi="Times New Roman" w:cs="Times New Roman"/>
        </w:rPr>
        <w:fldChar w:fldCharType="end"/>
      </w:r>
      <w:r w:rsidR="00F3225F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(</w:t>
      </w:r>
      <w:hyperlink r:id="rId8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Pr="004A155F">
        <w:rPr>
          <w:rFonts w:ascii="Times New Roman" w:hAnsi="Times New Roman" w:cs="Times New Roman"/>
        </w:rPr>
        <w:t>)</w:t>
      </w:r>
    </w:p>
    <w:p w14:paraId="251A723F" w14:textId="3DFAED3A" w:rsidR="00B66396" w:rsidRPr="004A155F" w:rsidRDefault="00B66396" w:rsidP="00B66396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Mocking helps while testing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medium.com/fabricgroup/using-mock-server-with-refit-to-test-restful-api-integration-802f377c4c6e","accessed":{"date-parts":[["2019","1","5"]]},"container-title":"Medium.com","id":"ITEM-1","issued":{"date-parts":[["0"]]},"title":"Using mock-server with Refit to test RESTful API integration","type":"webpage"},"uris":["http://www.mendeley.com/documents/?uuid=a6f4b63e-ca5f-32e8-b448-ee963d2c7171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2], [3]","plainTextFormattedCitation":"[2], [3]","previouslyFormattedCitation":"[2], [3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2], [3]</w:t>
      </w:r>
      <w:r w:rsidR="00A258D0" w:rsidRPr="004A155F">
        <w:rPr>
          <w:rFonts w:ascii="Times New Roman" w:hAnsi="Times New Roman" w:cs="Times New Roman"/>
        </w:rPr>
        <w:fldChar w:fldCharType="end"/>
      </w:r>
      <w:r w:rsidR="00F3225F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(</w:t>
      </w:r>
      <w:hyperlink r:id="rId9" w:history="1">
        <w:r w:rsidRPr="004A155F">
          <w:rPr>
            <w:rStyle w:val="Hyperlink"/>
            <w:rFonts w:ascii="Times New Roman" w:hAnsi="Times New Roman" w:cs="Times New Roman"/>
          </w:rPr>
          <w:t>https://medium.com/fabricgroup/using-mock-server-with-refit-to-test-restful-api-integration-802f377c4c6e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10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Pr="004A155F">
        <w:rPr>
          <w:rFonts w:ascii="Times New Roman" w:hAnsi="Times New Roman" w:cs="Times New Roman"/>
        </w:rPr>
        <w:t>)</w:t>
      </w:r>
    </w:p>
    <w:p w14:paraId="4A7838B6" w14:textId="5F2A585E" w:rsidR="00B66396" w:rsidRPr="004A155F" w:rsidRDefault="00B66396" w:rsidP="002C6741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No</w:t>
      </w:r>
      <w:r w:rsidR="002C6741" w:rsidRPr="004A155F">
        <w:rPr>
          <w:rFonts w:ascii="Times New Roman" w:hAnsi="Times New Roman" w:cs="Times New Roman"/>
          <w:lang w:val="en-US"/>
        </w:rPr>
        <w:t xml:space="preserve"> flexible</w:t>
      </w:r>
      <w:r w:rsidRPr="004A155F">
        <w:rPr>
          <w:rFonts w:ascii="Times New Roman" w:hAnsi="Times New Roman" w:cs="Times New Roman"/>
        </w:rPr>
        <w:t xml:space="preserve"> mock servers for </w:t>
      </w:r>
      <w:r w:rsidR="0031169A" w:rsidRPr="004A155F">
        <w:rPr>
          <w:rFonts w:ascii="Times New Roman" w:hAnsi="Times New Roman" w:cs="Times New Roman"/>
        </w:rPr>
        <w:t xml:space="preserve">asyncronous protocols like websocket or sse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groups.google.com/forum/#!topic/mountebank-discuss/t19u-sc8b6E","accessed":{"date-parts":[["2019","1","15"]]},"container-title":"Google.com","id":"ITEM-1","issued":{"date-parts":[["0"]]},"title":"WebSocket Support – Группы Google","type":"webpage"},"uris":["http://www.mendeley.com/documents/?uuid=f05eb416-613c-3c01-89e1-bb3bf76d1a9f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4]</w:t>
      </w:r>
      <w:r w:rsidR="00A258D0" w:rsidRPr="004A155F">
        <w:rPr>
          <w:rFonts w:ascii="Times New Roman" w:hAnsi="Times New Roman" w:cs="Times New Roman"/>
        </w:rPr>
        <w:fldChar w:fldCharType="end"/>
      </w:r>
      <w:r w:rsidR="00F3225F" w:rsidRPr="004A155F">
        <w:rPr>
          <w:rFonts w:ascii="Times New Roman" w:hAnsi="Times New Roman" w:cs="Times New Roman"/>
        </w:rPr>
        <w:t xml:space="preserve"> </w:t>
      </w:r>
      <w:r w:rsidR="0031169A" w:rsidRPr="004A155F">
        <w:rPr>
          <w:rFonts w:ascii="Times New Roman" w:hAnsi="Times New Roman" w:cs="Times New Roman"/>
        </w:rPr>
        <w:t>(</w:t>
      </w:r>
      <w:hyperlink r:id="rId11" w:anchor="!topic/mountebank-discuss/t19u-sc8b6E" w:history="1">
        <w:r w:rsidR="0031169A" w:rsidRPr="004A155F">
          <w:rPr>
            <w:rStyle w:val="Hyperlink"/>
            <w:rFonts w:ascii="Times New Roman" w:hAnsi="Times New Roman" w:cs="Times New Roman"/>
          </w:rPr>
          <w:t>https://groups.google.com/forum/#!topic/mountebank-discuss/t19u-sc8b6E</w:t>
        </w:r>
      </w:hyperlink>
      <w:r w:rsidR="0031169A" w:rsidRPr="004A155F">
        <w:rPr>
          <w:rFonts w:ascii="Times New Roman" w:hAnsi="Times New Roman" w:cs="Times New Roman"/>
        </w:rPr>
        <w:t>)</w:t>
      </w:r>
    </w:p>
    <w:p w14:paraId="41C30E6A" w14:textId="2158FA13" w:rsidR="0031169A" w:rsidRPr="004A155F" w:rsidRDefault="00F3225F" w:rsidP="0031169A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Short d</w:t>
      </w:r>
      <w:r w:rsidR="0031169A" w:rsidRPr="004A155F">
        <w:rPr>
          <w:rFonts w:ascii="Times New Roman" w:hAnsi="Times New Roman" w:cs="Times New Roman"/>
        </w:rPr>
        <w:t>escription of outcome</w:t>
      </w:r>
    </w:p>
    <w:p w14:paraId="665EEED2" w14:textId="27C77E56" w:rsidR="0031169A" w:rsidRPr="004A155F" w:rsidRDefault="0031169A" w:rsidP="0031169A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Outline the structure</w:t>
      </w:r>
    </w:p>
    <w:p w14:paraId="2C421583" w14:textId="17159C23" w:rsidR="0031169A" w:rsidRPr="004A155F" w:rsidRDefault="00D96606" w:rsidP="0031169A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 </w:t>
      </w:r>
      <w:r w:rsidR="0031169A" w:rsidRPr="004A155F">
        <w:rPr>
          <w:rFonts w:ascii="Times New Roman" w:hAnsi="Times New Roman" w:cs="Times New Roman"/>
        </w:rPr>
        <w:t>Main body</w:t>
      </w:r>
    </w:p>
    <w:p w14:paraId="12FBA07F" w14:textId="4EFD35D0" w:rsidR="0024317C" w:rsidRPr="004A155F" w:rsidRDefault="0024317C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bookmarkStart w:id="0" w:name="_GoBack"/>
      <w:bookmarkEnd w:id="0"/>
      <w:r w:rsidRPr="004A155F">
        <w:rPr>
          <w:rFonts w:ascii="Times New Roman" w:hAnsi="Times New Roman" w:cs="Times New Roman"/>
        </w:rPr>
        <w:t>The benefits of using mock servers</w:t>
      </w:r>
    </w:p>
    <w:p w14:paraId="63064653" w14:textId="60F4A507" w:rsidR="00F3225F" w:rsidRPr="004A155F" w:rsidRDefault="00F3225F" w:rsidP="00F3225F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More info than in introduction.</w:t>
      </w:r>
    </w:p>
    <w:p w14:paraId="66C4BA9E" w14:textId="0FEBC671" w:rsidR="00F3225F" w:rsidRPr="004A155F" w:rsidRDefault="00F3225F" w:rsidP="00F3225F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Mocking reduces dependencies between teams</w:t>
      </w:r>
      <w:r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1], [2]","plainTextFormattedCitation":"[1], [2]","previouslyFormattedCitation":"[1], [2]"},"properties":{"noteIndex":0},"schema":"https://github.com/citation-style-language/schema/raw/master/csl-citation.json"}</w:instrText>
      </w:r>
      <w:r w:rsidRPr="004A155F">
        <w:rPr>
          <w:rFonts w:ascii="Times New Roman" w:hAnsi="Times New Roman" w:cs="Times New Roman"/>
        </w:rPr>
        <w:fldChar w:fldCharType="separate"/>
      </w:r>
      <w:r w:rsidRPr="004A155F">
        <w:rPr>
          <w:rFonts w:ascii="Times New Roman" w:hAnsi="Times New Roman" w:cs="Times New Roman"/>
          <w:noProof/>
        </w:rPr>
        <w:t>[1], [2]</w:t>
      </w:r>
      <w:r w:rsidRPr="004A155F">
        <w:rPr>
          <w:rFonts w:ascii="Times New Roman" w:hAnsi="Times New Roman" w:cs="Times New Roman"/>
        </w:rPr>
        <w:fldChar w:fldCharType="end"/>
      </w:r>
      <w:r w:rsidRPr="004A155F">
        <w:rPr>
          <w:rFonts w:ascii="Times New Roman" w:hAnsi="Times New Roman" w:cs="Times New Roman"/>
        </w:rPr>
        <w:t xml:space="preserve"> (</w:t>
      </w:r>
      <w:hyperlink r:id="rId12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13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Pr="004A155F">
        <w:rPr>
          <w:rFonts w:ascii="Times New Roman" w:hAnsi="Times New Roman" w:cs="Times New Roman"/>
        </w:rPr>
        <w:t>)</w:t>
      </w:r>
    </w:p>
    <w:p w14:paraId="24383291" w14:textId="444832DD" w:rsidR="00F3225F" w:rsidRPr="004A155F" w:rsidRDefault="00F3225F" w:rsidP="00F3225F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Mocking helps to prototype </w:t>
      </w:r>
      <w:r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learning.getpostman.com/docs/postman/mock_servers/intro_to_mock_servers/","accessed":{"date-parts":[["2019","1","5"]]},"container-title":"Postman.com","id":"ITEM-1","issued":{"date-parts":[["0"]]},"title":"Intro to mock servers | Postman Learning Center","type":"webpage"},"uris":["http://www.mendeley.com/documents/?uuid=3df6bd99-ce93-3b60-9651-6c87e130a73f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4A155F">
        <w:rPr>
          <w:rFonts w:ascii="Times New Roman" w:hAnsi="Times New Roman" w:cs="Times New Roman"/>
        </w:rPr>
        <w:fldChar w:fldCharType="separate"/>
      </w:r>
      <w:r w:rsidRPr="004A155F">
        <w:rPr>
          <w:rFonts w:ascii="Times New Roman" w:hAnsi="Times New Roman" w:cs="Times New Roman"/>
          <w:noProof/>
        </w:rPr>
        <w:t>[1]</w:t>
      </w:r>
      <w:r w:rsidRPr="004A155F">
        <w:rPr>
          <w:rFonts w:ascii="Times New Roman" w:hAnsi="Times New Roman" w:cs="Times New Roman"/>
        </w:rPr>
        <w:fldChar w:fldCharType="end"/>
      </w:r>
      <w:r w:rsidRPr="004A155F">
        <w:rPr>
          <w:rFonts w:ascii="Times New Roman" w:hAnsi="Times New Roman" w:cs="Times New Roman"/>
        </w:rPr>
        <w:t xml:space="preserve"> (</w:t>
      </w:r>
      <w:hyperlink r:id="rId14" w:history="1">
        <w:r w:rsidRPr="004A155F">
          <w:rPr>
            <w:rStyle w:val="Hyperlink"/>
            <w:rFonts w:ascii="Times New Roman" w:hAnsi="Times New Roman" w:cs="Times New Roman"/>
          </w:rPr>
          <w:t>https://learning.getpostman.com/docs/postman/mock_servers/intro_to_mock_servers/</w:t>
        </w:r>
      </w:hyperlink>
      <w:r w:rsidRPr="004A155F">
        <w:rPr>
          <w:rFonts w:ascii="Times New Roman" w:hAnsi="Times New Roman" w:cs="Times New Roman"/>
        </w:rPr>
        <w:t>)</w:t>
      </w:r>
    </w:p>
    <w:p w14:paraId="1AF89F1F" w14:textId="2397AC0C" w:rsidR="00F3225F" w:rsidRPr="004A155F" w:rsidRDefault="00F3225F" w:rsidP="00F3225F">
      <w:pPr>
        <w:pStyle w:val="ListParagraph"/>
        <w:numPr>
          <w:ilvl w:val="0"/>
          <w:numId w:val="2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Mocking helps while testing </w:t>
      </w:r>
      <w:r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medium.com/fabricgroup/using-mock-server-with-refit-to-test-restful-api-integration-802f377c4c6e","accessed":{"date-parts":[["2019","1","5"]]},"container-title":"Medium.com","id":"ITEM-1","issued":{"date-parts":[["0"]]},"title":"Using mock-server with Refit to test RESTful API integration","type":"webpage"},"uris":["http://www.mendeley.com/documents/?uuid=a6f4b63e-ca5f-32e8-b448-ee963d2c7171"]},{"id":"ITEM-2","itemData":{"URL":"https://medium.com/billie-finanzratgeber/mock-server-save-time-and-money-during-development-and-testing-bf1d74364d84","accessed":{"date-parts":[["2019","1","5"]]},"author":[{"dropping-particle":"","family":"Alex","given":"Lahtarin","non-dropping-particle":"","parse-names":false,"suffix":""}],"container-title":"MockServer.com","id":"ITEM-2","issued":{"date-parts":[["0"]]},"title":"Mock Server — save time and money during development and testing","type":"webpage"},"uris":["http://www.mendeley.com/documents/?uuid=e1b74951-920b-3c39-90cf-82f59c34c331"]}],"mendeley":{"formattedCitation":"[2], [3]","plainTextFormattedCitation":"[2], [3]","previouslyFormattedCitation":"[2], [3]"},"properties":{"noteIndex":0},"schema":"https://github.com/citation-style-language/schema/raw/master/csl-citation.json"}</w:instrText>
      </w:r>
      <w:r w:rsidRPr="004A155F">
        <w:rPr>
          <w:rFonts w:ascii="Times New Roman" w:hAnsi="Times New Roman" w:cs="Times New Roman"/>
        </w:rPr>
        <w:fldChar w:fldCharType="separate"/>
      </w:r>
      <w:r w:rsidRPr="004A155F">
        <w:rPr>
          <w:rFonts w:ascii="Times New Roman" w:hAnsi="Times New Roman" w:cs="Times New Roman"/>
          <w:noProof/>
        </w:rPr>
        <w:t>[2], [3]</w:t>
      </w:r>
      <w:r w:rsidRPr="004A155F">
        <w:rPr>
          <w:rFonts w:ascii="Times New Roman" w:hAnsi="Times New Roman" w:cs="Times New Roman"/>
        </w:rPr>
        <w:fldChar w:fldCharType="end"/>
      </w:r>
      <w:r w:rsidRPr="004A155F">
        <w:rPr>
          <w:rFonts w:ascii="Times New Roman" w:hAnsi="Times New Roman" w:cs="Times New Roman"/>
        </w:rPr>
        <w:t xml:space="preserve"> (</w:t>
      </w:r>
      <w:hyperlink r:id="rId15" w:history="1">
        <w:r w:rsidRPr="004A155F">
          <w:rPr>
            <w:rStyle w:val="Hyperlink"/>
            <w:rFonts w:ascii="Times New Roman" w:hAnsi="Times New Roman" w:cs="Times New Roman"/>
          </w:rPr>
          <w:t>https://medium.com/fabricgroup/using-mock-server-with-refit-to-test-restful-api-integration-802f377c4c6e</w:t>
        </w:r>
      </w:hyperlink>
      <w:r w:rsidRPr="004A155F">
        <w:rPr>
          <w:rFonts w:ascii="Times New Roman" w:hAnsi="Times New Roman" w:cs="Times New Roman"/>
        </w:rPr>
        <w:t xml:space="preserve">, </w:t>
      </w:r>
      <w:hyperlink r:id="rId16" w:history="1">
        <w:r w:rsidRPr="004A155F">
          <w:rPr>
            <w:rStyle w:val="Hyperlink"/>
            <w:rFonts w:ascii="Times New Roman" w:hAnsi="Times New Roman" w:cs="Times New Roman"/>
          </w:rPr>
          <w:t>https://medium.com/billie-finanzratgeber/mock-server-save-time-and-money-during-development-and-testing-bf1d74364d84</w:t>
        </w:r>
      </w:hyperlink>
      <w:r w:rsidRPr="004A155F">
        <w:rPr>
          <w:rFonts w:ascii="Times New Roman" w:hAnsi="Times New Roman" w:cs="Times New Roman"/>
        </w:rPr>
        <w:t>)</w:t>
      </w:r>
    </w:p>
    <w:p w14:paraId="06085F05" w14:textId="77777777" w:rsidR="00F3225F" w:rsidRPr="004A155F" w:rsidRDefault="00F3225F" w:rsidP="00F3225F">
      <w:pPr>
        <w:rPr>
          <w:rFonts w:ascii="Times New Roman" w:hAnsi="Times New Roman" w:cs="Times New Roman"/>
        </w:rPr>
      </w:pPr>
    </w:p>
    <w:p w14:paraId="1971277B" w14:textId="0C1669FB" w:rsidR="0024317C" w:rsidRPr="004A155F" w:rsidRDefault="0024317C" w:rsidP="0024317C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Analogs for HTTP mocking</w:t>
      </w:r>
    </w:p>
    <w:p w14:paraId="72C2A66E" w14:textId="07F45909" w:rsidR="002C6741" w:rsidRPr="004A155F" w:rsidRDefault="002C6741" w:rsidP="002C6741">
      <w:pPr>
        <w:rPr>
          <w:rFonts w:ascii="Times New Roman" w:hAnsi="Times New Roman" w:cs="Times New Roman"/>
          <w:lang w:val="en-US"/>
        </w:rPr>
      </w:pPr>
      <w:r w:rsidRPr="004A155F">
        <w:rPr>
          <w:rFonts w:ascii="Times New Roman" w:hAnsi="Times New Roman" w:cs="Times New Roman"/>
        </w:rPr>
        <w:t xml:space="preserve">Here will be a small description of main </w:t>
      </w:r>
      <w:r w:rsidRPr="004A155F">
        <w:rPr>
          <w:rFonts w:ascii="Times New Roman" w:hAnsi="Times New Roman" w:cs="Times New Roman"/>
          <w:lang w:val="en-US"/>
        </w:rPr>
        <w:t xml:space="preserve">mock servers for mocking HTTP servers </w:t>
      </w:r>
      <w:r w:rsidR="00A258D0" w:rsidRPr="004A155F">
        <w:rPr>
          <w:rFonts w:ascii="Times New Roman" w:hAnsi="Times New Roman" w:cs="Times New Roman"/>
          <w:lang w:val="en-US"/>
        </w:rPr>
        <w:fldChar w:fldCharType="begin" w:fldLock="1"/>
      </w:r>
      <w:r w:rsidR="00A258D0" w:rsidRPr="004A155F">
        <w:rPr>
          <w:rFonts w:ascii="Times New Roman" w:hAnsi="Times New Roman" w:cs="Times New Roman"/>
          <w:lang w:val="en-US"/>
        </w:rPr>
        <w:instrText>ADDIN CSL_CITATION {"citationItems":[{"id":"ITEM-1","itemData":{"URL":"http://www.mbtest.org/","accessed":{"date-parts":[["2018","11","19"]]},"id":"ITEM-1","issued":{"date-parts":[["0"]]},"title":"mountebank - over the wire test doubles","type":"webpage"},"uris":["http://www.mendeley.com/documents/?uuid=91eceef1-9c1d-332d-ae8c-e96359bb39c9"]},{"id":"ITEM-2","itemData":{"URL":"http://www.mock-server.com/","accessed":{"date-parts":[["2018","11","19"]]},"id":"ITEM-2","issued":{"date-parts":[["0"]]},"title":"MockServer","type":"webpage"},"uris":["http://www.mendeley.com/documents/?uuid=af72cf72-3c3d-3b7a-a81b-0a0fb3337923"]}],"mendeley":{"formattedCitation":"[5], [6]","plainTextFormattedCitation":"[5], [6]","previouslyFormattedCitation":"[5], [6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  <w:lang w:val="en-US"/>
        </w:rPr>
        <w:fldChar w:fldCharType="separate"/>
      </w:r>
      <w:r w:rsidR="00A258D0" w:rsidRPr="004A155F">
        <w:rPr>
          <w:rFonts w:ascii="Times New Roman" w:hAnsi="Times New Roman" w:cs="Times New Roman"/>
          <w:noProof/>
          <w:lang w:val="en-US"/>
        </w:rPr>
        <w:t>[5], [6]</w:t>
      </w:r>
      <w:r w:rsidR="00A258D0" w:rsidRPr="004A155F">
        <w:rPr>
          <w:rFonts w:ascii="Times New Roman" w:hAnsi="Times New Roman" w:cs="Times New Roman"/>
          <w:lang w:val="en-US"/>
        </w:rPr>
        <w:fldChar w:fldCharType="end"/>
      </w:r>
      <w:r w:rsidR="00A258D0" w:rsidRPr="004A155F">
        <w:rPr>
          <w:rFonts w:ascii="Times New Roman" w:hAnsi="Times New Roman" w:cs="Times New Roman"/>
          <w:lang w:val="en-US"/>
        </w:rPr>
        <w:t xml:space="preserve"> </w:t>
      </w:r>
      <w:r w:rsidRPr="004A155F">
        <w:rPr>
          <w:rFonts w:ascii="Times New Roman" w:hAnsi="Times New Roman" w:cs="Times New Roman"/>
          <w:lang w:val="en-US"/>
        </w:rPr>
        <w:t>(</w:t>
      </w:r>
      <w:hyperlink r:id="rId17" w:history="1">
        <w:r w:rsidRPr="004A155F">
          <w:rPr>
            <w:rStyle w:val="Hyperlink"/>
            <w:rFonts w:ascii="Times New Roman" w:hAnsi="Times New Roman" w:cs="Times New Roman"/>
            <w:lang w:val="en-US"/>
          </w:rPr>
          <w:t>http://www.mbtest.org</w:t>
        </w:r>
      </w:hyperlink>
      <w:r w:rsidRPr="004A155F">
        <w:rPr>
          <w:rFonts w:ascii="Times New Roman" w:hAnsi="Times New Roman" w:cs="Times New Roman"/>
          <w:lang w:val="en-US"/>
        </w:rPr>
        <w:t xml:space="preserve">, </w:t>
      </w:r>
      <w:hyperlink r:id="rId18" w:history="1">
        <w:r w:rsidRPr="004A155F">
          <w:rPr>
            <w:rStyle w:val="Hyperlink"/>
            <w:rFonts w:ascii="Times New Roman" w:hAnsi="Times New Roman" w:cs="Times New Roman"/>
            <w:lang w:val="en-US"/>
          </w:rPr>
          <w:t>http://www.mock-server.com</w:t>
        </w:r>
      </w:hyperlink>
      <w:r w:rsidRPr="004A155F">
        <w:rPr>
          <w:rFonts w:ascii="Times New Roman" w:hAnsi="Times New Roman" w:cs="Times New Roman"/>
          <w:lang w:val="en-US"/>
        </w:rPr>
        <w:t xml:space="preserve"> )</w:t>
      </w:r>
    </w:p>
    <w:p w14:paraId="4A3BDCDB" w14:textId="61A4C496" w:rsidR="0031169A" w:rsidRPr="004A155F" w:rsidRDefault="002C6741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Analogs for </w:t>
      </w:r>
      <w:r w:rsidR="00D6107A" w:rsidRPr="004A155F">
        <w:rPr>
          <w:rFonts w:ascii="Times New Roman" w:hAnsi="Times New Roman" w:cs="Times New Roman"/>
          <w:lang w:val="en-US"/>
        </w:rPr>
        <w:t>a</w:t>
      </w:r>
      <w:r w:rsidR="007C3ACD" w:rsidRPr="004A155F">
        <w:rPr>
          <w:rFonts w:ascii="Times New Roman" w:hAnsi="Times New Roman" w:cs="Times New Roman"/>
          <w:lang w:val="en-US"/>
        </w:rPr>
        <w:t>syncronous mocking</w:t>
      </w:r>
    </w:p>
    <w:p w14:paraId="1F26866C" w14:textId="5F17B18B" w:rsidR="007C3ACD" w:rsidRPr="004A155F" w:rsidRDefault="007C3ACD" w:rsidP="007C3ACD">
      <w:p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The failure to find an implemented server for mocking SSE and Web Socket protocols. Ways to imitate them </w:t>
      </w:r>
      <w:r w:rsidR="00A258D0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groups.google.com/forum/#!topic/mountebank-discuss/t19u-sc8b6E","accessed":{"date-parts":[["2019","1","15"]]},"container-title":"Google.com","id":"ITEM-1","issued":{"date-parts":[["0"]]},"title":"WebSocket Support – Группы Google","type":"webpage"},"uris":["http://www.mendeley.com/documents/?uuid=f05eb416-613c-3c01-89e1-bb3bf76d1a9f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A258D0" w:rsidRPr="004A155F">
        <w:rPr>
          <w:rFonts w:ascii="Times New Roman" w:hAnsi="Times New Roman" w:cs="Times New Roman"/>
        </w:rPr>
        <w:fldChar w:fldCharType="separate"/>
      </w:r>
      <w:r w:rsidR="00A258D0" w:rsidRPr="004A155F">
        <w:rPr>
          <w:rFonts w:ascii="Times New Roman" w:hAnsi="Times New Roman" w:cs="Times New Roman"/>
          <w:noProof/>
        </w:rPr>
        <w:t>[4]</w:t>
      </w:r>
      <w:r w:rsidR="00A258D0" w:rsidRPr="004A155F">
        <w:rPr>
          <w:rFonts w:ascii="Times New Roman" w:hAnsi="Times New Roman" w:cs="Times New Roman"/>
        </w:rPr>
        <w:fldChar w:fldCharType="end"/>
      </w:r>
      <w:r w:rsidR="00D6107A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t>(</w:t>
      </w:r>
      <w:hyperlink r:id="rId19" w:anchor="!topic/mountebank-discuss/t19u-sc8b6E" w:history="1">
        <w:r w:rsidRPr="004A155F">
          <w:rPr>
            <w:rStyle w:val="Hyperlink"/>
            <w:rFonts w:ascii="Times New Roman" w:hAnsi="Times New Roman" w:cs="Times New Roman"/>
          </w:rPr>
          <w:t>https://groups.google.com/forum/#!topic/mountebank-discuss/t19u-sc8b6E</w:t>
        </w:r>
      </w:hyperlink>
      <w:r w:rsidRPr="004A155F">
        <w:rPr>
          <w:rFonts w:ascii="Times New Roman" w:hAnsi="Times New Roman" w:cs="Times New Roman"/>
        </w:rPr>
        <w:t>) and why they are not appropriate in some cases</w:t>
      </w:r>
    </w:p>
    <w:p w14:paraId="4279ED4D" w14:textId="1AE5B4C5" w:rsidR="0031169A" w:rsidRPr="004A155F" w:rsidRDefault="0031169A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 xml:space="preserve"> </w:t>
      </w:r>
      <w:r w:rsidR="00D15131" w:rsidRPr="004A155F">
        <w:rPr>
          <w:rFonts w:ascii="Times New Roman" w:hAnsi="Times New Roman" w:cs="Times New Roman"/>
        </w:rPr>
        <w:t>Main requirements to</w:t>
      </w:r>
      <w:r w:rsidR="00D15131" w:rsidRPr="004A155F">
        <w:rPr>
          <w:rFonts w:ascii="Times New Roman" w:hAnsi="Times New Roman" w:cs="Times New Roman"/>
          <w:lang w:val="en-US"/>
        </w:rPr>
        <w:t xml:space="preserve"> the outcome</w:t>
      </w:r>
    </w:p>
    <w:p w14:paraId="795498D8" w14:textId="182C09D0" w:rsidR="00D15131" w:rsidRPr="004A155F" w:rsidRDefault="00D15131" w:rsidP="00D151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Dockerization</w:t>
      </w:r>
      <w:r w:rsidR="0044342C" w:rsidRPr="004A155F">
        <w:rPr>
          <w:rFonts w:ascii="Times New Roman" w:hAnsi="Times New Roman" w:cs="Times New Roman"/>
        </w:rPr>
        <w:t xml:space="preserve"> </w:t>
      </w:r>
      <w:r w:rsidR="006F1AB5" w:rsidRPr="004A155F">
        <w:rPr>
          <w:rFonts w:ascii="Times New Roman" w:hAnsi="Times New Roman" w:cs="Times New Roman"/>
        </w:rPr>
        <w:fldChar w:fldCharType="begin" w:fldLock="1"/>
      </w:r>
      <w:r w:rsidR="00583E5D" w:rsidRPr="004A155F">
        <w:rPr>
          <w:rFonts w:ascii="Times New Roman" w:hAnsi="Times New Roman" w:cs="Times New Roman"/>
        </w:rPr>
        <w:instrText>ADDIN CSL_CITATION {"citationItems":[{"id":"ITEM-1","itemData":{"URL":"https://www.docker.com/","accessed":{"date-parts":[["2019","1","16"]]},"container-title":"Docker.com","id":"ITEM-1","issued":{"date-parts":[["0"]]},"title":"Enterprise Container Platform | Docker","type":"webpage"},"uris":["http://www.mendeley.com/documents/?uuid=420b4b15-71da-320e-92ea-3d5608f45791"]}],"mendeley":{"formattedCitation":"[7]","plainTextFormattedCitation":"[7]","previouslyFormattedCitation":"[7]"},"properties":{"noteIndex":0},"schema":"https://github.com/citation-style-language/schema/raw/master/csl-citation.json"}</w:instrText>
      </w:r>
      <w:r w:rsidR="006F1AB5" w:rsidRPr="004A155F">
        <w:rPr>
          <w:rFonts w:ascii="Times New Roman" w:hAnsi="Times New Roman" w:cs="Times New Roman"/>
        </w:rPr>
        <w:fldChar w:fldCharType="separate"/>
      </w:r>
      <w:r w:rsidR="006F1AB5" w:rsidRPr="004A155F">
        <w:rPr>
          <w:rFonts w:ascii="Times New Roman" w:hAnsi="Times New Roman" w:cs="Times New Roman"/>
          <w:noProof/>
        </w:rPr>
        <w:t>[7]</w:t>
      </w:r>
      <w:r w:rsidR="006F1AB5" w:rsidRPr="004A155F">
        <w:rPr>
          <w:rFonts w:ascii="Times New Roman" w:hAnsi="Times New Roman" w:cs="Times New Roman"/>
        </w:rPr>
        <w:fldChar w:fldCharType="end"/>
      </w:r>
    </w:p>
    <w:p w14:paraId="73D2BA62" w14:textId="418F03FE" w:rsidR="00D15131" w:rsidRPr="004A155F" w:rsidRDefault="00D15131" w:rsidP="00D151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nfiguration via REST API</w:t>
      </w:r>
    </w:p>
    <w:p w14:paraId="2698F37A" w14:textId="04EDE6DD" w:rsidR="00D15131" w:rsidRPr="004A155F" w:rsidRDefault="00D15131" w:rsidP="00D15131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Actual mocking</w:t>
      </w:r>
    </w:p>
    <w:p w14:paraId="1C9B26BA" w14:textId="0BE00D69" w:rsidR="0031169A" w:rsidRPr="004A155F" w:rsidRDefault="00D15131" w:rsidP="00C67840">
      <w:pPr>
        <w:pStyle w:val="ListParagraph"/>
        <w:numPr>
          <w:ilvl w:val="0"/>
          <w:numId w:val="3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nfiguration via JSON</w:t>
      </w:r>
    </w:p>
    <w:p w14:paraId="62D30AFC" w14:textId="564060A2" w:rsidR="0031169A" w:rsidRPr="004A155F" w:rsidRDefault="00C67840" w:rsidP="0031169A">
      <w:pPr>
        <w:pStyle w:val="ListParagraph"/>
        <w:numPr>
          <w:ilvl w:val="1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Implementation notes</w:t>
      </w:r>
    </w:p>
    <w:p w14:paraId="7EC812D2" w14:textId="1FD1699B" w:rsidR="00C67840" w:rsidRPr="004A155F" w:rsidRDefault="00C67840" w:rsidP="00C678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Development stack choice</w:t>
      </w:r>
    </w:p>
    <w:p w14:paraId="62737A00" w14:textId="1FFF866C" w:rsidR="0031169A" w:rsidRPr="004A155F" w:rsidRDefault="00C67840" w:rsidP="00C67840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mponents decomposition</w:t>
      </w:r>
    </w:p>
    <w:p w14:paraId="7DE0065D" w14:textId="77777777" w:rsidR="00C67840" w:rsidRPr="004A155F" w:rsidRDefault="00C67840" w:rsidP="00C67840">
      <w:pPr>
        <w:rPr>
          <w:rFonts w:ascii="Times New Roman" w:hAnsi="Times New Roman" w:cs="Times New Roman"/>
        </w:rPr>
      </w:pPr>
    </w:p>
    <w:p w14:paraId="5B1736A9" w14:textId="0CBC2565" w:rsidR="00C67840" w:rsidRPr="004A155F" w:rsidRDefault="0031169A" w:rsidP="00C67840">
      <w:pPr>
        <w:pStyle w:val="ListParagraph"/>
        <w:numPr>
          <w:ilvl w:val="0"/>
          <w:numId w:val="1"/>
        </w:numPr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Conclusion</w:t>
      </w:r>
    </w:p>
    <w:p w14:paraId="7B4E0F95" w14:textId="59ABCBEA" w:rsidR="005F5CAD" w:rsidRPr="004A155F" w:rsidRDefault="00C67840" w:rsidP="005F5CA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t>Sum up the expected outcomes, benefits development teams are going to get when the first</w:t>
      </w:r>
      <w:r w:rsidR="00C31895" w:rsidRPr="004A155F">
        <w:rPr>
          <w:rFonts w:ascii="Times New Roman" w:hAnsi="Times New Roman" w:cs="Times New Roman"/>
        </w:rPr>
        <w:t xml:space="preserve"> </w:t>
      </w:r>
      <w:r w:rsidRPr="004A155F">
        <w:rPr>
          <w:rFonts w:ascii="Times New Roman" w:hAnsi="Times New Roman" w:cs="Times New Roman"/>
        </w:rPr>
        <w:lastRenderedPageBreak/>
        <w:t>implementation is ready.</w:t>
      </w:r>
    </w:p>
    <w:p w14:paraId="5856731B" w14:textId="29BDC2D9" w:rsidR="005F5CAD" w:rsidRPr="004A155F" w:rsidRDefault="005F5CAD" w:rsidP="005F5CA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</w:p>
    <w:p w14:paraId="6FE8C9FC" w14:textId="7D4272C3" w:rsidR="00DB163A" w:rsidRPr="004A155F" w:rsidRDefault="00DB163A">
      <w:pPr>
        <w:rPr>
          <w:rFonts w:ascii="Times New Roman" w:hAnsi="Times New Roman" w:cs="Times New Roman"/>
          <w:lang w:val="en-US"/>
        </w:rPr>
      </w:pPr>
      <w:r w:rsidRPr="004A155F">
        <w:rPr>
          <w:rFonts w:ascii="Times New Roman" w:hAnsi="Times New Roman" w:cs="Times New Roman"/>
          <w:lang w:val="en-US"/>
        </w:rPr>
        <w:br w:type="page"/>
      </w:r>
    </w:p>
    <w:p w14:paraId="79399541" w14:textId="05E3547F" w:rsidR="005F5CAD" w:rsidRPr="004A155F" w:rsidRDefault="00DB163A" w:rsidP="005F5CA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lang w:val="en-US"/>
        </w:rPr>
      </w:pPr>
      <w:r w:rsidRPr="004A155F">
        <w:rPr>
          <w:rFonts w:ascii="Times New Roman" w:hAnsi="Times New Roman" w:cs="Times New Roman"/>
          <w:lang w:val="en-US"/>
        </w:rPr>
        <w:lastRenderedPageBreak/>
        <w:t>References</w:t>
      </w:r>
    </w:p>
    <w:p w14:paraId="463B33EB" w14:textId="3635B987" w:rsidR="00583E5D" w:rsidRPr="004A155F" w:rsidRDefault="005F5CA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</w:rPr>
        <w:fldChar w:fldCharType="begin" w:fldLock="1"/>
      </w:r>
      <w:r w:rsidRPr="004A155F">
        <w:rPr>
          <w:rFonts w:ascii="Times New Roman" w:hAnsi="Times New Roman" w:cs="Times New Roman"/>
        </w:rPr>
        <w:instrText xml:space="preserve">ADDIN Mendeley Bibliography CSL_BIBLIOGRAPHY </w:instrText>
      </w:r>
      <w:r w:rsidRPr="004A155F">
        <w:rPr>
          <w:rFonts w:ascii="Times New Roman" w:hAnsi="Times New Roman" w:cs="Times New Roman"/>
        </w:rPr>
        <w:fldChar w:fldCharType="separate"/>
      </w:r>
      <w:r w:rsidR="00583E5D" w:rsidRPr="004A155F">
        <w:rPr>
          <w:rFonts w:ascii="Times New Roman" w:hAnsi="Times New Roman" w:cs="Times New Roman"/>
          <w:noProof/>
          <w:lang w:val="en-US"/>
        </w:rPr>
        <w:t>[1]</w:t>
      </w:r>
      <w:r w:rsidR="00583E5D" w:rsidRPr="004A155F">
        <w:rPr>
          <w:rFonts w:ascii="Times New Roman" w:hAnsi="Times New Roman" w:cs="Times New Roman"/>
          <w:noProof/>
          <w:lang w:val="en-US"/>
        </w:rPr>
        <w:tab/>
        <w:t xml:space="preserve">“Intro to mock servers | Postman Learning Center.” </w:t>
      </w:r>
      <w:r w:rsidR="00583E5D" w:rsidRPr="004A155F">
        <w:rPr>
          <w:rFonts w:ascii="Times New Roman" w:hAnsi="Times New Roman" w:cs="Times New Roman"/>
          <w:iCs/>
          <w:noProof/>
          <w:lang w:val="en-US"/>
        </w:rPr>
        <w:t>Postman.com</w:t>
      </w:r>
      <w:r w:rsidR="00583E5D" w:rsidRPr="004A155F">
        <w:rPr>
          <w:rFonts w:ascii="Times New Roman" w:hAnsi="Times New Roman" w:cs="Times New Roman"/>
          <w:noProof/>
          <w:lang w:val="en-US"/>
        </w:rPr>
        <w:t>. https://learning.getpostman.com/docs/postman/mock_servers/intro_to_mock_servers/ (accessed: Jan. 5, 2019).</w:t>
      </w:r>
    </w:p>
    <w:p w14:paraId="68439B94" w14:textId="461B3307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2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L. Alex. “Mock Server — save time and money during development and testing.” </w:t>
      </w:r>
      <w:r w:rsidRPr="004A155F">
        <w:rPr>
          <w:rFonts w:ascii="Times New Roman" w:hAnsi="Times New Roman" w:cs="Times New Roman"/>
          <w:iCs/>
          <w:noProof/>
          <w:lang w:val="en-US"/>
        </w:rPr>
        <w:t>MockServer.com</w:t>
      </w:r>
      <w:r w:rsidRPr="004A155F">
        <w:rPr>
          <w:rFonts w:ascii="Times New Roman" w:hAnsi="Times New Roman" w:cs="Times New Roman"/>
          <w:noProof/>
          <w:lang w:val="en-US"/>
        </w:rPr>
        <w:t>. https://medium.com/billie-finanzratgeber/mock-server-save-time-and-money-during-development-and-testing-bf1d74364d84 (accessed: Jan. 5, 2019).</w:t>
      </w:r>
    </w:p>
    <w:p w14:paraId="04B47B79" w14:textId="1C817C38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3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“Using mock-server with Refit to test RESTful API integration.” </w:t>
      </w:r>
      <w:r w:rsidRPr="004A155F">
        <w:rPr>
          <w:rFonts w:ascii="Times New Roman" w:hAnsi="Times New Roman" w:cs="Times New Roman"/>
          <w:iCs/>
          <w:noProof/>
          <w:lang w:val="en-US"/>
        </w:rPr>
        <w:t>Medium.com</w:t>
      </w:r>
      <w:r w:rsidRPr="004A155F">
        <w:rPr>
          <w:rFonts w:ascii="Times New Roman" w:hAnsi="Times New Roman" w:cs="Times New Roman"/>
          <w:noProof/>
          <w:lang w:val="en-US"/>
        </w:rPr>
        <w:t>. https://medium.com/fabricgroup/using-mock-server-with-refit-to-test-restful-api-integration-802f377c4c6e (accessed: Jan. 5, 2019).</w:t>
      </w:r>
    </w:p>
    <w:p w14:paraId="1AF18A5B" w14:textId="2E8740AB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4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“WebSocket Support – Группы Google.” </w:t>
      </w:r>
      <w:r w:rsidRPr="004A155F">
        <w:rPr>
          <w:rFonts w:ascii="Times New Roman" w:hAnsi="Times New Roman" w:cs="Times New Roman"/>
          <w:iCs/>
          <w:noProof/>
          <w:lang w:val="en-US"/>
        </w:rPr>
        <w:t>Google.com</w:t>
      </w:r>
      <w:r w:rsidRPr="004A155F">
        <w:rPr>
          <w:rFonts w:ascii="Times New Roman" w:hAnsi="Times New Roman" w:cs="Times New Roman"/>
          <w:noProof/>
          <w:lang w:val="en-US"/>
        </w:rPr>
        <w:t>. https://groups.google.com/forum/#!topic/mountebank-discuss/t19u-sc8b6E (accessed: Jan. 15, 2019).</w:t>
      </w:r>
    </w:p>
    <w:p w14:paraId="3F557DC8" w14:textId="58989D5E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5]</w:t>
      </w:r>
      <w:r w:rsidRPr="004A155F">
        <w:rPr>
          <w:rFonts w:ascii="Times New Roman" w:hAnsi="Times New Roman" w:cs="Times New Roman"/>
          <w:noProof/>
          <w:lang w:val="en-US"/>
        </w:rPr>
        <w:tab/>
        <w:t>“mountebank - over the wire test doubles.” Mountebank. http://www.mbtest.org/ (accessed: Nov. 19, 2018).</w:t>
      </w:r>
    </w:p>
    <w:p w14:paraId="4DC72863" w14:textId="4CF70238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  <w:lang w:val="en-US"/>
        </w:rPr>
      </w:pPr>
      <w:r w:rsidRPr="004A155F">
        <w:rPr>
          <w:rFonts w:ascii="Times New Roman" w:hAnsi="Times New Roman" w:cs="Times New Roman"/>
          <w:noProof/>
          <w:lang w:val="en-US"/>
        </w:rPr>
        <w:t>[6]</w:t>
      </w:r>
      <w:r w:rsidRPr="004A155F">
        <w:rPr>
          <w:rFonts w:ascii="Times New Roman" w:hAnsi="Times New Roman" w:cs="Times New Roman"/>
          <w:noProof/>
          <w:lang w:val="en-US"/>
        </w:rPr>
        <w:tab/>
        <w:t>“MockServer.” MockServer.com. http://www.mock-server.com/ (accessed: Nov. 19, 2018).</w:t>
      </w:r>
    </w:p>
    <w:p w14:paraId="6C6549C9" w14:textId="15C8AF2C" w:rsidR="00583E5D" w:rsidRPr="004A155F" w:rsidRDefault="00583E5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  <w:noProof/>
        </w:rPr>
      </w:pPr>
      <w:r w:rsidRPr="004A155F">
        <w:rPr>
          <w:rFonts w:ascii="Times New Roman" w:hAnsi="Times New Roman" w:cs="Times New Roman"/>
          <w:noProof/>
          <w:lang w:val="en-US"/>
        </w:rPr>
        <w:t>[7]</w:t>
      </w:r>
      <w:r w:rsidRPr="004A155F">
        <w:rPr>
          <w:rFonts w:ascii="Times New Roman" w:hAnsi="Times New Roman" w:cs="Times New Roman"/>
          <w:noProof/>
          <w:lang w:val="en-US"/>
        </w:rPr>
        <w:tab/>
        <w:t xml:space="preserve">“Enterprise Container Platform | Docker.” </w:t>
      </w:r>
      <w:r w:rsidRPr="004A155F">
        <w:rPr>
          <w:rFonts w:ascii="Times New Roman" w:hAnsi="Times New Roman" w:cs="Times New Roman"/>
          <w:i/>
          <w:iCs/>
          <w:noProof/>
          <w:lang w:val="en-US"/>
        </w:rPr>
        <w:t>Docker.com</w:t>
      </w:r>
      <w:r w:rsidRPr="004A155F">
        <w:rPr>
          <w:rFonts w:ascii="Times New Roman" w:hAnsi="Times New Roman" w:cs="Times New Roman"/>
          <w:noProof/>
          <w:lang w:val="en-US"/>
        </w:rPr>
        <w:t>. https://www.docker.com/ (accessed: Jan. 16, 2019).</w:t>
      </w:r>
    </w:p>
    <w:p w14:paraId="639F5CB7" w14:textId="6C813352" w:rsidR="00A2476B" w:rsidRPr="004A155F" w:rsidRDefault="005F5CAD" w:rsidP="00583E5D">
      <w:pPr>
        <w:widowControl w:val="0"/>
        <w:autoSpaceDE w:val="0"/>
        <w:autoSpaceDN w:val="0"/>
        <w:adjustRightInd w:val="0"/>
        <w:ind w:left="640" w:hanging="640"/>
        <w:rPr>
          <w:rFonts w:ascii="Times New Roman" w:hAnsi="Times New Roman" w:cs="Times New Roman"/>
        </w:rPr>
      </w:pPr>
      <w:r w:rsidRPr="004A155F">
        <w:rPr>
          <w:rFonts w:ascii="Times New Roman" w:hAnsi="Times New Roman" w:cs="Times New Roman"/>
        </w:rPr>
        <w:fldChar w:fldCharType="end"/>
      </w:r>
    </w:p>
    <w:sectPr w:rsidR="00A2476B" w:rsidRPr="004A155F" w:rsidSect="002B4A89">
      <w:pgSz w:w="11900" w:h="16840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2AFF" w:usb1="C0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04736C7"/>
    <w:multiLevelType w:val="hybridMultilevel"/>
    <w:tmpl w:val="0356622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04115B1"/>
    <w:multiLevelType w:val="hybridMultilevel"/>
    <w:tmpl w:val="A15021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3F33996"/>
    <w:multiLevelType w:val="hybridMultilevel"/>
    <w:tmpl w:val="BB86990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F7C1EE0"/>
    <w:multiLevelType w:val="hybridMultilevel"/>
    <w:tmpl w:val="3D8A3F3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2702A6F"/>
    <w:multiLevelType w:val="hybridMultilevel"/>
    <w:tmpl w:val="1D5CCCE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4"/>
  </w:num>
  <w:num w:numId="4">
    <w:abstractNumId w:val="3"/>
  </w:num>
  <w:num w:numId="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2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90AED"/>
    <w:rsid w:val="00084100"/>
    <w:rsid w:val="001124C1"/>
    <w:rsid w:val="00126146"/>
    <w:rsid w:val="002038FA"/>
    <w:rsid w:val="0024317C"/>
    <w:rsid w:val="002B4A89"/>
    <w:rsid w:val="002C6741"/>
    <w:rsid w:val="00310E12"/>
    <w:rsid w:val="0031169A"/>
    <w:rsid w:val="00437F02"/>
    <w:rsid w:val="0044342C"/>
    <w:rsid w:val="004A155F"/>
    <w:rsid w:val="0053526C"/>
    <w:rsid w:val="00583E5D"/>
    <w:rsid w:val="005F5CAD"/>
    <w:rsid w:val="006F1AB5"/>
    <w:rsid w:val="007C3ACD"/>
    <w:rsid w:val="00A2476B"/>
    <w:rsid w:val="00A258D0"/>
    <w:rsid w:val="00A33017"/>
    <w:rsid w:val="00AA13A7"/>
    <w:rsid w:val="00B66396"/>
    <w:rsid w:val="00C31895"/>
    <w:rsid w:val="00C67840"/>
    <w:rsid w:val="00D15131"/>
    <w:rsid w:val="00D6107A"/>
    <w:rsid w:val="00D96606"/>
    <w:rsid w:val="00DB163A"/>
    <w:rsid w:val="00E90AED"/>
    <w:rsid w:val="00ED4038"/>
    <w:rsid w:val="00F21F5A"/>
    <w:rsid w:val="00F322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0E31D148"/>
  <w14:defaultImageDpi w14:val="32767"/>
  <w15:chartTrackingRefBased/>
  <w15:docId w15:val="{C8CE28E0-E75B-3342-A275-A76B548AF4A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papertitle">
    <w:name w:val="paper title"/>
    <w:rsid w:val="00E90AED"/>
    <w:pPr>
      <w:spacing w:after="120"/>
      <w:jc w:val="center"/>
    </w:pPr>
    <w:rPr>
      <w:rFonts w:ascii="Times New Roman" w:eastAsia="MS Mincho" w:hAnsi="Times New Roman" w:cs="Times New Roman"/>
      <w:noProof/>
      <w:sz w:val="48"/>
      <w:szCs w:val="48"/>
      <w:lang w:val="en-US"/>
    </w:rPr>
  </w:style>
  <w:style w:type="paragraph" w:styleId="ListParagraph">
    <w:name w:val="List Paragraph"/>
    <w:basedOn w:val="Normal"/>
    <w:uiPriority w:val="34"/>
    <w:qFormat/>
    <w:rsid w:val="00D96606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B6639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B66396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A2476B"/>
    <w:pPr>
      <w:spacing w:before="100" w:beforeAutospacing="1" w:after="100" w:afterAutospacing="1"/>
    </w:pPr>
    <w:rPr>
      <w:rFonts w:ascii="Times New Roman" w:eastAsia="Times New Roman" w:hAnsi="Times New Roman" w:cs="Times New Roman"/>
      <w:lang w:val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31276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learning.getpostman.com/docs/postman/mock_servers/intro_to_mock_servers/" TargetMode="External"/><Relationship Id="rId13" Type="http://schemas.openxmlformats.org/officeDocument/2006/relationships/hyperlink" Target="https://medium.com/billie-finanzratgeber/mock-server-save-time-and-money-during-development-and-testing-bf1d74364d84" TargetMode="External"/><Relationship Id="rId18" Type="http://schemas.openxmlformats.org/officeDocument/2006/relationships/hyperlink" Target="http://www.mock-server.com" TargetMode="Externa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hyperlink" Target="https://medium.com/billie-finanzratgeber/mock-server-save-time-and-money-during-development-and-testing-bf1d74364d84" TargetMode="External"/><Relationship Id="rId12" Type="http://schemas.openxmlformats.org/officeDocument/2006/relationships/hyperlink" Target="https://learning.getpostman.com/docs/postman/mock_servers/intro_to_mock_servers/" TargetMode="External"/><Relationship Id="rId17" Type="http://schemas.openxmlformats.org/officeDocument/2006/relationships/hyperlink" Target="http://www.mbtest.org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medium.com/billie-finanzratgeber/mock-server-save-time-and-money-during-development-and-testing-bf1d74364d84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https://learning.getpostman.com/docs/postman/mock_servers/intro_to_mock_servers/" TargetMode="External"/><Relationship Id="rId11" Type="http://schemas.openxmlformats.org/officeDocument/2006/relationships/hyperlink" Target="https://groups.google.com/forum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medium.com/fabricgroup/using-mock-server-with-refit-to-test-restful-api-integration-802f377c4c6e" TargetMode="External"/><Relationship Id="rId10" Type="http://schemas.openxmlformats.org/officeDocument/2006/relationships/hyperlink" Target="https://medium.com/billie-finanzratgeber/mock-server-save-time-and-money-during-development-and-testing-bf1d74364d84" TargetMode="External"/><Relationship Id="rId19" Type="http://schemas.openxmlformats.org/officeDocument/2006/relationships/hyperlink" Target="https://groups.google.com/forum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medium.com/fabricgroup/using-mock-server-with-refit-to-test-restful-api-integration-802f377c4c6e" TargetMode="External"/><Relationship Id="rId14" Type="http://schemas.openxmlformats.org/officeDocument/2006/relationships/hyperlink" Target="https://learning.getpostman.com/docs/postman/mock_servers/intro_to_mock_servers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8F0C649-5525-ED40-A49F-0ACD47A01C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</TotalTime>
  <Pages>3</Pages>
  <Words>2134</Words>
  <Characters>12164</Characters>
  <Application>Microsoft Office Word</Application>
  <DocSecurity>0</DocSecurity>
  <Lines>101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2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Данилин Павел Иванович</dc:creator>
  <cp:keywords/>
  <dc:description/>
  <cp:lastModifiedBy>Данилин Павел Иванович</cp:lastModifiedBy>
  <cp:revision>12</cp:revision>
  <dcterms:created xsi:type="dcterms:W3CDTF">2019-01-05T21:04:00Z</dcterms:created>
  <dcterms:modified xsi:type="dcterms:W3CDTF">2019-01-27T19:2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sociological-association</vt:lpwstr>
  </property>
  <property fmtid="{D5CDD505-2E9C-101B-9397-08002B2CF9AE}" pid="3" name="Mendeley Recent Style Name 0_1">
    <vt:lpwstr>American Sociological Association</vt:lpwstr>
  </property>
  <property fmtid="{D5CDD505-2E9C-101B-9397-08002B2CF9AE}" pid="4" name="Mendeley Recent Style Id 1_1">
    <vt:lpwstr>http://www.zotero.org/styles/chicago-author-date</vt:lpwstr>
  </property>
  <property fmtid="{D5CDD505-2E9C-101B-9397-08002B2CF9AE}" pid="5" name="Mendeley Recent Style Name 1_1">
    <vt:lpwstr>Chicago Manual of Style 17th edition (author-date)</vt:lpwstr>
  </property>
  <property fmtid="{D5CDD505-2E9C-101B-9397-08002B2CF9AE}" pid="6" name="Mendeley Recent Style Id 2_1">
    <vt:lpwstr>http://www.zotero.org/styles/harvard-cite-them-right</vt:lpwstr>
  </property>
  <property fmtid="{D5CDD505-2E9C-101B-9397-08002B2CF9AE}" pid="7" name="Mendeley Recent Style Name 2_1">
    <vt:lpwstr>Cite Them Right 10th edition - Harvard</vt:lpwstr>
  </property>
  <property fmtid="{D5CDD505-2E9C-101B-9397-08002B2CF9AE}" pid="8" name="Mendeley Recent Style Id 3_1">
    <vt:lpwstr>http://www.zotero.org/styles/ieee</vt:lpwstr>
  </property>
  <property fmtid="{D5CDD505-2E9C-101B-9397-08002B2CF9AE}" pid="9" name="Mendeley Recent Style Name 3_1">
    <vt:lpwstr>IEEE</vt:lpwstr>
  </property>
  <property fmtid="{D5CDD505-2E9C-101B-9397-08002B2CF9AE}" pid="10" name="Mendeley Recent Style Id 4_1">
    <vt:lpwstr>http://csl.mendeley.com/styles/531777161/ieee-hse-2018</vt:lpwstr>
  </property>
  <property fmtid="{D5CDD505-2E9C-101B-9397-08002B2CF9AE}" pid="11" name="Mendeley Recent Style Name 4_1">
    <vt:lpwstr>IEEE - Paul Danilin</vt:lpwstr>
  </property>
  <property fmtid="{D5CDD505-2E9C-101B-9397-08002B2CF9AE}" pid="12" name="Mendeley Recent Style Id 5_1">
    <vt:lpwstr>http://csl.mendeley.com/styles/531777161/ieee</vt:lpwstr>
  </property>
  <property fmtid="{D5CDD505-2E9C-101B-9397-08002B2CF9AE}" pid="13" name="Mendeley Recent Style Name 5_1">
    <vt:lpwstr>IEEE - Paul Danilin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gost-r-7-0-5-2008</vt:lpwstr>
  </property>
  <property fmtid="{D5CDD505-2E9C-101B-9397-08002B2CF9AE}" pid="21" name="Mendeley Recent Style Name 9_1">
    <vt:lpwstr>Russian GOST R 7.0.5-2008 (Russian)</vt:lpwstr>
  </property>
  <property fmtid="{D5CDD505-2E9C-101B-9397-08002B2CF9AE}" pid="22" name="Mendeley Citation Style_1">
    <vt:lpwstr>http://csl.mendeley.com/styles/531777161/ieee-hse-2018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e64dcebe-6fef-3214-8277-e066328f57e9</vt:lpwstr>
  </property>
</Properties>
</file>